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7AA52BA4" w:rsidR="002C360E" w:rsidRDefault="00B217CA" w:rsidP="00B217CA">
      <w:pPr>
        <w:spacing w:line="360" w:lineRule="auto"/>
      </w:pPr>
      <w:r>
        <w:rPr>
          <w:b/>
          <w:bCs/>
        </w:rPr>
        <w:t>Supplemental Material</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5718591C" w:rsidR="00B217CA" w:rsidRDefault="00B217CA" w:rsidP="00B217CA">
            <w:pPr>
              <w:spacing w:line="360" w:lineRule="auto"/>
              <w:jc w:val="right"/>
              <w:rPr>
                <w:rFonts w:eastAsia="Times New Roman" w:cs="Times New Roman"/>
              </w:rPr>
            </w:pPr>
            <w:r>
              <w:rPr>
                <w:rFonts w:eastAsia="Times New Roman" w:cs="Times New Roman"/>
              </w:rPr>
              <w:t>0.6</w:t>
            </w:r>
            <w:r w:rsidR="00DF2B72">
              <w:rPr>
                <w:rFonts w:eastAsia="Times New Roman" w:cs="Times New Roman"/>
              </w:rPr>
              <w:t>7</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112C2E29" w:rsidR="009C42E2" w:rsidRPr="00D9049F" w:rsidRDefault="001F2877" w:rsidP="001F2877">
      <w:pPr>
        <w:spacing w:line="360" w:lineRule="auto"/>
        <w:rPr>
          <w:vertAlign w:val="superscript"/>
        </w:rPr>
      </w:pPr>
      <w:r w:rsidRPr="00B42CA1">
        <w:rPr>
          <w:b/>
          <w:bCs/>
        </w:rPr>
        <w:lastRenderedPageBreak/>
        <w:t>Table S2</w:t>
      </w:r>
      <w:r w:rsidR="009C42E2">
        <w:rPr>
          <w:b/>
          <w:bCs/>
        </w:rPr>
        <w:t xml:space="preserve"> </w:t>
      </w:r>
      <w:r w:rsidR="009C42E2">
        <w:t>Marginal mean, degrees of freedom, and 95% confidence intervals of whole plant biomass: pot volume values across nitrogen fertilization and inoculation treatment combinations</w:t>
      </w:r>
      <w:r w:rsidR="00D9049F">
        <w:rPr>
          <w:vertAlign w:val="superscript"/>
        </w:rPr>
        <w:t>*</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66F39975"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 xml:space="preserve">nitrogen fertilization and inoculation treatments were included as individual and interactive categorical fixed effects, and block included as a random intercept term. Degrees of freedom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r w:rsidR="00D9049F">
        <w:t>.</w:t>
      </w:r>
    </w:p>
    <w:p w14:paraId="016D2EF4" w14:textId="77777777" w:rsidR="00B42CA1" w:rsidRDefault="00B42CA1" w:rsidP="00B42CA1">
      <w:pPr>
        <w:spacing w:line="360" w:lineRule="auto"/>
      </w:pP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09021932" w:rsidR="00B42CA1" w:rsidRDefault="00E9362A" w:rsidP="009C42E2">
      <w:pPr>
        <w:spacing w:line="360" w:lineRule="auto"/>
      </w:pPr>
      <w:r>
        <w:rPr>
          <w:noProof/>
        </w:rPr>
        <w:drawing>
          <wp:inline distT="0" distB="0" distL="0" distR="0" wp14:anchorId="308D4C09" wp14:editId="7EC24B66">
            <wp:extent cx="5943600" cy="3962400"/>
            <wp:effectExtent l="0" t="0" r="0" b="0"/>
            <wp:docPr id="2083488807" name="Picture 1" descr="A graph of different colors and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88807" name="Picture 1" descr="A graph of different colors and sizes&#10;&#10;Description automatically generated with medium confidence"/>
                    <pic:cNvPicPr/>
                  </pic:nvPicPr>
                  <pic:blipFill>
                    <a:blip r:embed="rId4"/>
                    <a:stretch>
                      <a:fillRect/>
                    </a:stretch>
                  </pic:blipFill>
                  <pic:spPr>
                    <a:xfrm>
                      <a:off x="0" y="0"/>
                      <a:ext cx="5943600" cy="3962400"/>
                    </a:xfrm>
                    <a:prstGeom prst="rect">
                      <a:avLst/>
                    </a:prstGeom>
                  </pic:spPr>
                </pic:pic>
              </a:graphicData>
            </a:graphic>
          </wp:inline>
        </w:drawing>
      </w:r>
    </w:p>
    <w:p w14:paraId="718239C0" w14:textId="637B12D1" w:rsidR="00B42CA1" w:rsidRPr="00B217CA" w:rsidRDefault="00B42CA1" w:rsidP="009C42E2">
      <w:pPr>
        <w:spacing w:line="360" w:lineRule="auto"/>
      </w:pPr>
      <w:r>
        <w:rPr>
          <w:b/>
          <w:bCs/>
        </w:rPr>
        <w:t>Figure 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which is recommended by Poorter et al.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w:t>
      </w:r>
      <w:r w:rsidR="00056135">
        <w:t>s</w:t>
      </w:r>
      <w:r>
        <w:t xml:space="preserve"> indicate the median, first quartile, and third quartile of the data, while whiskers represent the furthest data point that is not more than 1.5 times the inner quartile range. Compact lettering above each boxplot indicates treatment combinations that are statistically different from each other, which were determined through Tukey’s tests (Tukey: p&lt;0.050).</w:t>
      </w:r>
    </w:p>
    <w:sectPr w:rsidR="00B42CA1" w:rsidRPr="00B217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056135"/>
    <w:rsid w:val="001F2877"/>
    <w:rsid w:val="002948B1"/>
    <w:rsid w:val="002C360E"/>
    <w:rsid w:val="00497794"/>
    <w:rsid w:val="00595E4C"/>
    <w:rsid w:val="005A3AD9"/>
    <w:rsid w:val="00810E5C"/>
    <w:rsid w:val="009C42E2"/>
    <w:rsid w:val="00AB1536"/>
    <w:rsid w:val="00B217CA"/>
    <w:rsid w:val="00B42CA1"/>
    <w:rsid w:val="00D87D4B"/>
    <w:rsid w:val="00D9049F"/>
    <w:rsid w:val="00DF2B72"/>
    <w:rsid w:val="00E93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4</Pages>
  <Words>526</Words>
  <Characters>2999</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04-28T17:28:00Z</dcterms:created>
  <dcterms:modified xsi:type="dcterms:W3CDTF">2023-12-0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